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5D62307A"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r w:rsidR="00655902">
        <w:t>i-Perception, Perception or Applied Cognitive Psychology, it become increasingly important to plan studies efficiently, thoroughly and transparently.</w:t>
      </w:r>
    </w:p>
    <w:p w14:paraId="706DAAA4" w14:textId="04B86061"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DD007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n.d.)"},"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Based on Linear Mixed Modelling, these take into account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task,</w:t>
      </w:r>
      <w:r w:rsidR="00782908">
        <w:t xml:space="preserve"> </w:t>
      </w:r>
      <w:r w:rsidR="00E502B0">
        <w:t xml:space="preserve">and provide a sample analysis for this fictional dataset. Then, we give recommendations on how to obtain the power of an experimental setup given certain assumptions, and compare the two approaches of analysis in terms of their power. We accompany this with </w:t>
      </w:r>
      <w:r w:rsidR="00102607">
        <w:t xml:space="preserve">example implementations in R and the much faster Julia, and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4CB2A5AE"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A66BF7">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9649D2">
        <w:fldChar w:fldCharType="separate"/>
      </w:r>
      <w:r w:rsidR="00102607" w:rsidRPr="00102607">
        <w:rPr>
          <w:noProof/>
        </w:rPr>
        <w:t>(Moscatelli et al.,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16F62AB9" w:rsidR="00775ACF" w:rsidRDefault="001A56FB" w:rsidP="001A56FB">
      <w:pPr>
        <w:pStyle w:val="Caption"/>
        <w:jc w:val="both"/>
      </w:pPr>
      <w:r>
        <w:t xml:space="preserve">Figure </w:t>
      </w:r>
      <w:fldSimple w:instr=" SEQ Figure \* ARABIC ">
        <w:r>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2D59F68" w:rsidR="00DD572D" w:rsidRDefault="00DD572D" w:rsidP="0091715E">
      <w:pPr>
        <w:jc w:val="both"/>
      </w:pPr>
      <w:r>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w:t>
      </w:r>
      <w:r>
        <w:lastRenderedPageBreak/>
        <w:t>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r w:rsidR="00665BD9" w:rsidRPr="00665BD9">
        <w:rPr>
          <w:b/>
          <w:bCs/>
        </w:rPr>
        <w:t>Multiplicator_SD_Standard</w:t>
      </w:r>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SD_Standard”</w:t>
      </w:r>
      <w:r>
        <w:t xml:space="preserve"> is then the standard deviation</w:t>
      </w:r>
      <w:r w:rsidR="00C50B02">
        <w:t xml:space="preserve"> of the psychometric function</w:t>
      </w:r>
      <w:r>
        <w:t xml:space="preserve"> for each stimulus intensity</w:t>
      </w:r>
      <w:r w:rsidR="007E4B36">
        <w:t xml:space="preserve"> (</w:t>
      </w:r>
      <w:r w:rsidR="007E4B36" w:rsidRPr="007E4B36">
        <w:rPr>
          <w:b/>
          <w:bCs/>
        </w:rPr>
        <w:t>Multiplicator_SD_Standard</w:t>
      </w:r>
      <w:r w:rsidR="007E4B36">
        <w:t xml:space="preserve"> * </w:t>
      </w:r>
      <w:r w:rsidR="007E4B36" w:rsidRPr="007E4B36">
        <w:rPr>
          <w:b/>
          <w:bCs/>
        </w:rPr>
        <w:t>Mean_Standard</w:t>
      </w:r>
      <w:r w:rsidR="007E4B36">
        <w:t>)</w:t>
      </w:r>
      <w:r>
        <w:t>.</w:t>
      </w:r>
    </w:p>
    <w:p w14:paraId="2D152D43" w14:textId="7760D02D"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2821162" w:rsidR="00665BD9" w:rsidRDefault="005405D2" w:rsidP="005405D2">
      <w:pPr>
        <w:pStyle w:val="Caption"/>
        <w:jc w:val="both"/>
        <w:rPr>
          <w:noProof/>
        </w:rPr>
      </w:pPr>
      <w:bookmarkStart w:id="2" w:name="_Ref37200780"/>
      <w:r>
        <w:t xml:space="preserve">Figure </w:t>
      </w:r>
      <w:fldSimple w:instr=" SEQ Figure \* ARABIC ">
        <w:r w:rsidR="001A56FB">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12189FAD" w14:textId="41B72E59" w:rsidR="00856393"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88BB6CC" w:rsidR="00856393" w:rsidRDefault="006C78E0" w:rsidP="00937381">
      <w:pPr>
        <w:jc w:val="both"/>
        <w:rPr>
          <w:noProof/>
        </w:rPr>
      </w:pPr>
      <w:r>
        <w:rPr>
          <w:noProof/>
        </w:rPr>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 For the method of constant stimuli, the responses are typically uniformly distributed across 5 to 9 values around the standard stimulus strength. We then use these multipliers ("</w:t>
      </w:r>
      <w:r w:rsidR="00856393" w:rsidRPr="00F85CB7">
        <w:rPr>
          <w:b/>
          <w:bCs/>
          <w:noProof/>
        </w:rPr>
        <w:t>staircase_facto</w:t>
      </w:r>
      <w:r w:rsidR="00856393" w:rsidRPr="00856393">
        <w:rPr>
          <w:noProof/>
        </w:rPr>
        <w:t>r") to compute the test stimulus strengths presented in the experiment ("</w:t>
      </w:r>
      <w:r w:rsidR="00856393" w:rsidRPr="00F85CB7">
        <w:rPr>
          <w:b/>
          <w:bCs/>
          <w:noProof/>
        </w:rPr>
        <w:t>Presented_TestStimulusStrength</w:t>
      </w:r>
      <w:r w:rsidR="00856393" w:rsidRPr="00856393">
        <w:rPr>
          <w:noProof/>
        </w:rPr>
        <w:t>"). Lastly, we compute the difference between test stimulus and standard stimulus for each trial ("</w:t>
      </w:r>
      <w:r w:rsidR="00856393" w:rsidRPr="00F85CB7">
        <w:rPr>
          <w:b/>
          <w:bCs/>
          <w:noProof/>
        </w:rPr>
        <w:t>Difference</w:t>
      </w:r>
      <w:r w:rsidR="00856393" w:rsidRPr="00856393">
        <w:rPr>
          <w:noProof/>
        </w:rPr>
        <w:t>").</w:t>
      </w:r>
    </w:p>
    <w:p w14:paraId="18BF71B5" w14:textId="148D99C3"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5DABCAAB" w14:textId="228ADD3C" w:rsidR="00937381" w:rsidRDefault="00856393" w:rsidP="000F0EBA">
      <w:pPr>
        <w:jc w:val="both"/>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2922A555" w:rsidR="00856393" w:rsidRPr="00C33157" w:rsidRDefault="00856393" w:rsidP="000F0EBA">
      <w:pPr>
        <w:jc w:val="both"/>
        <w:rPr>
          <w:noProof/>
        </w:rPr>
      </w:pPr>
      <w:r>
        <w:rPr>
          <w:noProof/>
        </w:rPr>
        <w:t xml:space="preserve">Now, we can inspect these psychometric functions visually to verify whether the values chosen above give rise to the expected psychometric functions in terms of PSE and slopes. </w:t>
      </w:r>
      <w:r w:rsidR="00C33157">
        <w:rPr>
          <w:noProof/>
        </w:rPr>
        <w:fldChar w:fldCharType="begin"/>
      </w:r>
      <w:r w:rsidR="00C33157">
        <w:rPr>
          <w:noProof/>
        </w:rPr>
        <w:instrText xml:space="preserve"> REF _Ref37198802 \h </w:instrText>
      </w:r>
      <w:r w:rsidR="000F0EBA">
        <w:rPr>
          <w:noProof/>
        </w:rPr>
        <w:instrText xml:space="preserve"> \* MERGEFORMAT </w:instrText>
      </w:r>
      <w:r w:rsidR="00C33157">
        <w:rPr>
          <w:noProof/>
        </w:rPr>
      </w:r>
      <w:r w:rsidR="00C33157">
        <w:rPr>
          <w:noProof/>
        </w:rPr>
        <w:fldChar w:fldCharType="separate"/>
      </w:r>
      <w:r w:rsidR="00C33157">
        <w:rPr>
          <w:noProof/>
        </w:rPr>
        <w:t>Figure 1</w:t>
      </w:r>
      <w:r w:rsidR="00C33157">
        <w:rPr>
          <w:noProof/>
        </w:rPr>
        <w:fldChar w:fldCharType="end"/>
      </w:r>
      <w:r w:rsidR="00C33157">
        <w:rPr>
          <w:noProof/>
        </w:rPr>
        <w:t xml:space="preserve"> </w:t>
      </w:r>
      <w:r>
        <w:rPr>
          <w:noProof/>
        </w:rPr>
        <w:t>illustrates the simulated psychometric function</w:t>
      </w:r>
      <w:r w:rsidR="00C073E4">
        <w:rPr>
          <w:noProof/>
        </w:rPr>
        <w:t>s</w:t>
      </w:r>
      <w:r>
        <w:rPr>
          <w:noProof/>
        </w:rPr>
        <w:t xml:space="preserve"> for the above values.</w:t>
      </w:r>
      <w:r w:rsidR="00C33157">
        <w:rPr>
          <w:noProof/>
        </w:rPr>
        <w:t xml:space="preserve"> The vertical lines indicate the PSE for each participant and </w:t>
      </w:r>
      <w:r w:rsidR="00C33157">
        <w:rPr>
          <w:noProof/>
        </w:rPr>
        <w:lastRenderedPageBreak/>
        <w:t xml:space="preserve">stimulus strength. We can see that the PSEs for </w:t>
      </w:r>
      <w:r w:rsidR="00C33157" w:rsidRPr="000F0EBA">
        <w:rPr>
          <w:noProof/>
        </w:rPr>
        <w:t xml:space="preserve">Condition of Interest: 1 </w:t>
      </w:r>
      <w:r w:rsidR="00C33157">
        <w:rPr>
          <w:noProof/>
        </w:rPr>
        <w:t xml:space="preserve">are shifted towards the right. Furthermore, the curves for </w:t>
      </w:r>
      <w:r w:rsidR="00C33157" w:rsidRPr="000F0EBA">
        <w:rPr>
          <w:noProof/>
        </w:rPr>
        <w:t>Condition of Interest: 1</w:t>
      </w:r>
      <w:r w:rsidR="00C33157">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783757EF" w:rsidR="00856393" w:rsidRDefault="00C073E4" w:rsidP="00C073E4">
      <w:pPr>
        <w:pStyle w:val="Caption"/>
        <w:jc w:val="both"/>
        <w:rPr>
          <w:noProof/>
        </w:rPr>
      </w:pPr>
      <w:bookmarkStart w:id="3" w:name="_Ref37198802"/>
      <w:r>
        <w:t xml:space="preserve">Figure </w:t>
      </w:r>
      <w:fldSimple w:instr=" SEQ Figure \* ARABIC ">
        <w:r w:rsidR="001A56FB">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5827FDC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E74A63">
        <w:tc>
          <w:tcPr>
            <w:tcW w:w="8365" w:type="dxa"/>
          </w:tcPr>
          <w:p w14:paraId="19FB1479" w14:textId="1BD18A31" w:rsidR="006F47BD" w:rsidRPr="00CC4D9C" w:rsidRDefault="00173447" w:rsidP="002D2481">
            <w:pPr>
              <w:rPr>
                <w:i/>
                <w:iCs/>
              </w:rPr>
            </w:pPr>
            <w:bookmarkStart w:id="4"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4"/>
                <m:r>
                  <w:rPr>
                    <w:rFonts w:ascii="Cambria Math" w:hAnsi="Cambria Math"/>
                  </w:rPr>
                  <m:t>~ ConditionO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lastRenderedPageBreak/>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30587488" w:rsidR="006B6DB3" w:rsidRPr="00CC4D9C" w:rsidRDefault="006B6DB3" w:rsidP="00E74A63">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4"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w:t>
      </w:r>
      <w:r w:rsidR="00805342" w:rsidRPr="00805342">
        <w:rPr>
          <w:noProof/>
        </w:rPr>
        <w:lastRenderedPageBreak/>
        <w:t xml:space="preserve">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700D17D3"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3FB6FBBD" w:rsidR="00A126B0" w:rsidRDefault="00A126B0"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lastRenderedPageBreak/>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found </w:t>
      </w:r>
      <w:commentRangeStart w:id="5"/>
      <w:r w:rsidR="00C8525D">
        <w:rPr>
          <w:noProof/>
        </w:rPr>
        <w:t>here</w:t>
      </w:r>
      <w:commentRangeEnd w:id="5"/>
      <w:r w:rsidR="00C8525D">
        <w:rPr>
          <w:rStyle w:val="CommentReference"/>
        </w:rPr>
        <w:commentReference w:id="5"/>
      </w:r>
      <w:r w:rsidR="00C8525D">
        <w:rPr>
          <w:noProof/>
        </w:rPr>
        <w:t>.</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EE0EF9">
      <w:pPr>
        <w:pStyle w:val="NoSpacing"/>
        <w:jc w:val="both"/>
        <w:rPr>
          <w:rFonts w:ascii="Courier New" w:hAnsi="Courier New" w:cs="Courier New"/>
          <w:noProof/>
          <w:sz w:val="16"/>
          <w:szCs w:val="16"/>
        </w:rPr>
      </w:pPr>
    </w:p>
    <w:p w14:paraId="1E98BF9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EE0EF9">
      <w:pPr>
        <w:pStyle w:val="NoSpacing"/>
        <w:jc w:val="both"/>
        <w:rPr>
          <w:rFonts w:ascii="Courier New" w:hAnsi="Courier New" w:cs="Courier New"/>
          <w:noProof/>
          <w:sz w:val="16"/>
          <w:szCs w:val="16"/>
        </w:rPr>
      </w:pPr>
    </w:p>
    <w:p w14:paraId="1C4242E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AnswerProbability = pnorm(Presented_TestStimulusStrength,Mean,SD),</w:t>
      </w:r>
    </w:p>
    <w:p w14:paraId="578D113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EE0EF9">
      <w:pPr>
        <w:pStyle w:val="NoSpacing"/>
        <w:jc w:val="both"/>
        <w:rPr>
          <w:rFonts w:ascii="Courier New" w:hAnsi="Courier New" w:cs="Courier New"/>
          <w:noProof/>
          <w:sz w:val="16"/>
          <w:szCs w:val="16"/>
        </w:rPr>
      </w:pPr>
    </w:p>
    <w:p w14:paraId="296F3CB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EE0EF9">
      <w:pPr>
        <w:pStyle w:val="NoSpacing"/>
        <w:jc w:val="both"/>
        <w:rPr>
          <w:rFonts w:ascii="Courier New" w:hAnsi="Courier New" w:cs="Courier New"/>
          <w:noProof/>
          <w:sz w:val="16"/>
          <w:szCs w:val="16"/>
        </w:rPr>
      </w:pPr>
    </w:p>
    <w:p w14:paraId="499630E9" w14:textId="0920A0D2"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E0EF9">
      <w:pPr>
        <w:pStyle w:val="NoSpacing"/>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DA0A6B">
      <w:pPr>
        <w:pStyle w:val="NoSpacing"/>
        <w:jc w:val="both"/>
        <w:rPr>
          <w:rFonts w:ascii="Courier New" w:hAnsi="Courier New" w:cs="Courier New"/>
          <w:noProof/>
          <w:sz w:val="16"/>
          <w:szCs w:val="16"/>
        </w:rPr>
      </w:pPr>
    </w:p>
    <w:p w14:paraId="50CF1E6F" w14:textId="54540678"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E0EF9">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F1184E">
      <w:pPr>
        <w:pStyle w:val="NoSpacing"/>
        <w:jc w:val="both"/>
        <w:rPr>
          <w:rFonts w:ascii="Courier New" w:hAnsi="Courier New" w:cs="Courier New"/>
          <w:noProof/>
          <w:sz w:val="16"/>
          <w:szCs w:val="16"/>
        </w:rPr>
      </w:pPr>
    </w:p>
    <w:p w14:paraId="1C82CD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F1184E">
      <w:pPr>
        <w:pStyle w:val="NoSpacing"/>
        <w:jc w:val="both"/>
        <w:rPr>
          <w:rFonts w:ascii="Courier New" w:hAnsi="Courier New" w:cs="Courier New"/>
          <w:noProof/>
          <w:sz w:val="16"/>
          <w:szCs w:val="16"/>
        </w:rPr>
      </w:pPr>
    </w:p>
    <w:p w14:paraId="6AA39E7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end</w:t>
      </w:r>
    </w:p>
    <w:p w14:paraId="4DB3374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F1184E">
      <w:pPr>
        <w:pStyle w:val="NoSpacing"/>
        <w:jc w:val="both"/>
        <w:rPr>
          <w:rFonts w:ascii="Courier New" w:hAnsi="Courier New" w:cs="Courier New"/>
          <w:noProof/>
          <w:sz w:val="16"/>
          <w:szCs w:val="16"/>
        </w:rPr>
      </w:pPr>
    </w:p>
    <w:p w14:paraId="2729943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F1184E">
      <w:pPr>
        <w:pStyle w:val="NoSpacing"/>
        <w:jc w:val="both"/>
        <w:rPr>
          <w:rFonts w:ascii="Courier New" w:hAnsi="Courier New" w:cs="Courier New"/>
          <w:noProof/>
          <w:sz w:val="16"/>
          <w:szCs w:val="16"/>
        </w:rPr>
      </w:pPr>
    </w:p>
    <w:p w14:paraId="6977D1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F1184E">
      <w:pPr>
        <w:pStyle w:val="NoSpacing"/>
        <w:jc w:val="both"/>
        <w:rPr>
          <w:rFonts w:ascii="Courier New" w:hAnsi="Courier New" w:cs="Courier New"/>
          <w:noProof/>
          <w:sz w:val="16"/>
          <w:szCs w:val="16"/>
        </w:rPr>
      </w:pPr>
    </w:p>
    <w:p w14:paraId="72EE5EE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F1184E">
      <w:pPr>
        <w:pStyle w:val="NoSpacing"/>
        <w:jc w:val="both"/>
        <w:rPr>
          <w:rFonts w:ascii="Courier New" w:hAnsi="Courier New" w:cs="Courier New"/>
          <w:noProof/>
          <w:sz w:val="16"/>
          <w:szCs w:val="16"/>
        </w:rPr>
      </w:pPr>
    </w:p>
    <w:p w14:paraId="059AF6F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F1184E">
      <w:pPr>
        <w:pStyle w:val="NoSpacing"/>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F1184E">
      <w:pPr>
        <w:pStyle w:val="NoSpacing"/>
        <w:jc w:val="both"/>
        <w:rPr>
          <w:rFonts w:ascii="Courier New" w:hAnsi="Courier New" w:cs="Courier New"/>
          <w:noProof/>
          <w:sz w:val="16"/>
          <w:szCs w:val="16"/>
        </w:rPr>
      </w:pPr>
      <w:r w:rsidRPr="00C84987">
        <w:rPr>
          <w:rFonts w:ascii="Courier New" w:hAnsi="Courier New" w:cs="Courier New"/>
          <w:noProof/>
          <w:sz w:val="16"/>
          <w:szCs w:val="16"/>
        </w:rPr>
        <w:lastRenderedPageBreak/>
        <w:t>"""</w:t>
      </w:r>
    </w:p>
    <w:p w14:paraId="02568076" w14:textId="77777777" w:rsidR="00BF1D2B" w:rsidRDefault="00BF1D2B" w:rsidP="00F1184E">
      <w:pPr>
        <w:pStyle w:val="NoSpacing"/>
        <w:jc w:val="both"/>
        <w:rPr>
          <w:rFonts w:cstheme="minorHAnsi"/>
          <w:noProof/>
        </w:rPr>
      </w:pPr>
    </w:p>
    <w:p w14:paraId="0CDDCBEF" w14:textId="2E524FD3" w:rsidR="004A14E4" w:rsidRDefault="004A14E4" w:rsidP="00F1184E">
      <w:pPr>
        <w:pStyle w:val="NoSpacing"/>
        <w:jc w:val="both"/>
        <w:rPr>
          <w:rFonts w:cstheme="minorHAnsi"/>
          <w:noProof/>
        </w:rPr>
      </w:pPr>
      <w:r>
        <w:rPr>
          <w:rFonts w:cstheme="minorHAnsi"/>
          <w:noProof/>
        </w:rPr>
        <w:t>The</w:t>
      </w:r>
      <w:r w:rsidR="00BF1D2B">
        <w:rPr>
          <w:rFonts w:cstheme="minorHAnsi"/>
          <w:noProof/>
        </w:rPr>
        <w:t xml:space="preserve"> solid lines indicate the power level across the range of participant numbers, red for accuracy and blue for precision.</w:t>
      </w:r>
      <w:r w:rsidR="001465E6">
        <w:rPr>
          <w:rFonts w:cstheme="minorHAnsi"/>
          <w:noProof/>
        </w:rPr>
        <w:t xml:space="preserve"> The panels represent different number of repetitions per condition. </w:t>
      </w:r>
      <w:r w:rsidR="00BF1D2B">
        <w:rPr>
          <w:rFonts w:cstheme="minorHAnsi"/>
          <w:noProof/>
        </w:rPr>
        <w:t xml:space="preserve">The intermittent </w:t>
      </w:r>
      <w:r w:rsidR="001465E6">
        <w:rPr>
          <w:rFonts w:cstheme="minorHAnsi"/>
          <w:noProof/>
        </w:rPr>
        <w:t xml:space="preserve">horizontal </w:t>
      </w:r>
      <w:r>
        <w:rPr>
          <w:rFonts w:cstheme="minorHAnsi"/>
          <w:noProof/>
        </w:rPr>
        <w:t>lines indicate power levels of 0.8 (bare minimum), 0.9 (acceptable) and 0.95 (quite good).</w:t>
      </w:r>
    </w:p>
    <w:p w14:paraId="26CD16E4" w14:textId="24F3E183" w:rsidR="002C019E" w:rsidRDefault="002C019E" w:rsidP="00F1184E">
      <w:pPr>
        <w:pStyle w:val="NoSpacing"/>
        <w:jc w:val="both"/>
        <w:rPr>
          <w:rFonts w:cstheme="minorHAnsi"/>
          <w:noProof/>
        </w:rPr>
      </w:pPr>
    </w:p>
    <w:p w14:paraId="3B1F3505" w14:textId="4DB2DE1B" w:rsidR="002C019E" w:rsidRDefault="002C019E" w:rsidP="002C019E">
      <w:pPr>
        <w:pStyle w:val="Heading3"/>
        <w:rPr>
          <w:noProof/>
        </w:rPr>
      </w:pPr>
      <w:r>
        <w:rPr>
          <w:noProof/>
        </w:rPr>
        <w:t>R vs. Julia: Speed</w:t>
      </w:r>
    </w:p>
    <w:p w14:paraId="61FF9589" w14:textId="6806BC8F" w:rsidR="002C019E" w:rsidRPr="002C019E" w:rsidRDefault="00BC0A75" w:rsidP="002C019E">
      <w:r>
        <w:t>We used the above procedures to compute the speed for the same operations in native Julia code (A), in Julia, but using RCall to simulate the dataframes (B), in native R Code. We vary the numbers of repetitions and participants and report the mean durations for each computation. While dplyr, the R package we use to simulate the dataset, is generally considered relatively fast, and the bottleneck should be fitting the GLMMs, it stands to reason that the higher number of iterations needed for the simulations might make it useful to implement the whole code in Julia.</w:t>
      </w:r>
    </w:p>
    <w:p w14:paraId="0AC46614" w14:textId="6D7835D6" w:rsidR="00DA0A6B" w:rsidRDefault="00DA0A6B" w:rsidP="00EE0EF9">
      <w:pPr>
        <w:pStyle w:val="NoSpacing"/>
        <w:jc w:val="both"/>
        <w:rPr>
          <w:rFonts w:cstheme="minorHAnsi"/>
          <w:noProof/>
        </w:rPr>
      </w:pPr>
    </w:p>
    <w:p w14:paraId="37B63F50" w14:textId="697FAB42" w:rsidR="00986719" w:rsidRDefault="00986719" w:rsidP="00986719">
      <w:pPr>
        <w:pStyle w:val="Heading2"/>
        <w:rPr>
          <w:noProof/>
        </w:rPr>
      </w:pPr>
      <w:r>
        <w:rPr>
          <w:noProof/>
        </w:rPr>
        <w:t>Bayesian Linear Mixed Modelling vs. GLMM method</w:t>
      </w:r>
    </w:p>
    <w:p w14:paraId="61D9E787" w14:textId="4D219BFA" w:rsidR="00B90FFF" w:rsidRDefault="00B90FFF" w:rsidP="00B90FFF">
      <w:r>
        <w:t xml:space="preserve">The R package brms provides an lme4-like interface for the fitting of Bayesian Mixed Models. It allows users </w:t>
      </w:r>
      <w:r w:rsidR="00320607">
        <w:t xml:space="preserve">who have </w:t>
      </w:r>
      <w:r>
        <w:t>experience with the fitting of Mixed Models with lme4 to access these methods</w:t>
      </w:r>
      <w:r w:rsidR="00320607">
        <w:t xml:space="preserve"> with little additional programming training necessary</w:t>
      </w:r>
      <w:r>
        <w:t>.</w:t>
      </w:r>
      <w:r w:rsidR="00320607">
        <w:t xml:space="preserve"> I stress, however, that this ease in access should </w:t>
      </w:r>
      <w:r w:rsidR="00320607" w:rsidRPr="00320607">
        <w:rPr>
          <w:i/>
          <w:iCs/>
        </w:rPr>
        <w:t>not</w:t>
      </w:r>
      <w:r w:rsidR="00320607">
        <w:t xml:space="preserve"> tempt researchers who have mainly experience with data analysis in a frequentist framework to jump right into model fitting without the necessary foundations in Bayesian</w:t>
      </w:r>
      <w:r w:rsidR="00236B34">
        <w:t xml:space="preserve"> analysis. The brms documentation provides an excellent starting point (</w:t>
      </w:r>
      <w:hyperlink r:id="rId15" w:history="1">
        <w:r w:rsidR="00236B34">
          <w:rPr>
            <w:rStyle w:val="Hyperlink"/>
          </w:rPr>
          <w:t>https://paul-buerkner.github.io/brms/articles/brms_distreg.html</w:t>
        </w:r>
      </w:hyperlink>
      <w:r w:rsidR="00236B34">
        <w:t>)</w:t>
      </w:r>
      <w:r w:rsidR="00B41D6B">
        <w:t>,</w:t>
      </w:r>
      <w:r w:rsidR="00951C0C">
        <w:t xml:space="preserve"> especially if you already have some general knowledge about Bayesian analysis,</w:t>
      </w:r>
      <w:r w:rsidR="00B41D6B">
        <w:t xml:space="preserve"> but </w:t>
      </w:r>
      <w:r w:rsidR="00951C0C">
        <w:t xml:space="preserve">it focusses on apply the package correctly and is therefore </w:t>
      </w:r>
      <w:r w:rsidR="00B41D6B">
        <w:t xml:space="preserve">by no means complete. </w:t>
      </w:r>
      <w:r w:rsidR="00951C0C">
        <w:t>For a more exhaustive reading, we recommend the following articles and books:</w:t>
      </w:r>
    </w:p>
    <w:p w14:paraId="1D69ADE6" w14:textId="6F11FBC2" w:rsidR="00951C0C" w:rsidRDefault="00DB1E0D" w:rsidP="00B90FFF">
      <w:r>
        <w:t>[ADD BOOKS]</w:t>
      </w:r>
    </w:p>
    <w:p w14:paraId="2CFC44CB" w14:textId="226BE0D4" w:rsidR="00951C0C" w:rsidRDefault="00951C0C" w:rsidP="00B90FFF">
      <w:r>
        <w:t>brms allows Bayesian analysis based on the same principles as the GLMM approach described above. We can fit a model with ConditionOfInterest, Difference and their interaction as main effects, and random intercepts and slopes for Difference per participant ID and StandardValues as random effects</w:t>
      </w:r>
      <w:r w:rsidR="00094B8C">
        <w:t>. Please note that brms requires “bernoulli()” as family</w:t>
      </w:r>
      <w:r w:rsidR="00E722CF">
        <w:t>, while the command for lme4 is “binomial(link = “probit”)” or “binomial(link = “logit”)”. This is roughly equivalent. [EXPAND]</w:t>
      </w:r>
    </w:p>
    <w:p w14:paraId="44CCF897" w14:textId="49CD79B6" w:rsidR="00951C0C" w:rsidRPr="00951C0C" w:rsidRDefault="00897FDE" w:rsidP="00951C0C">
      <w:pPr>
        <w:pStyle w:val="NoSpacing"/>
        <w:jc w:val="both"/>
        <w:rPr>
          <w:rFonts w:ascii="Courier New" w:hAnsi="Courier New" w:cs="Courier New"/>
          <w:noProof/>
          <w:sz w:val="16"/>
          <w:szCs w:val="16"/>
        </w:rPr>
      </w:pPr>
      <w:r>
        <w:rPr>
          <w:rFonts w:ascii="Courier New" w:hAnsi="Courier New" w:cs="Courier New"/>
          <w:noProof/>
          <w:sz w:val="16"/>
          <w:szCs w:val="16"/>
        </w:rPr>
        <w:t>BayesianGLMM</w:t>
      </w:r>
      <w:r w:rsidR="00951C0C" w:rsidRPr="00951C0C">
        <w:rPr>
          <w:rFonts w:ascii="Courier New" w:hAnsi="Courier New" w:cs="Courier New"/>
          <w:noProof/>
          <w:sz w:val="16"/>
          <w:szCs w:val="16"/>
        </w:rPr>
        <w:t xml:space="preserve"> = brm(bf(Yes ~ ConditionOfInterest*Difference + (Difference | ID) + (Difference | StandardValues)),</w:t>
      </w:r>
    </w:p>
    <w:p w14:paraId="066993BF" w14:textId="77777777" w:rsidR="00951C0C" w:rsidRPr="00951C0C" w:rsidRDefault="00951C0C" w:rsidP="00951C0C">
      <w:pPr>
        <w:pStyle w:val="NoSpacing"/>
        <w:jc w:val="both"/>
        <w:rPr>
          <w:rFonts w:ascii="Courier New" w:hAnsi="Courier New" w:cs="Courier New"/>
          <w:noProof/>
          <w:sz w:val="16"/>
          <w:szCs w:val="16"/>
        </w:rPr>
      </w:pPr>
      <w:r w:rsidRPr="00951C0C">
        <w:rPr>
          <w:rFonts w:ascii="Courier New" w:hAnsi="Courier New" w:cs="Courier New"/>
          <w:noProof/>
          <w:sz w:val="16"/>
          <w:szCs w:val="16"/>
        </w:rPr>
        <w:t xml:space="preserve">                        data = Psychometric, </w:t>
      </w:r>
    </w:p>
    <w:p w14:paraId="5807F500" w14:textId="149B7447" w:rsidR="00951C0C" w:rsidRDefault="00951C0C" w:rsidP="00951C0C">
      <w:pPr>
        <w:pStyle w:val="NoSpacing"/>
        <w:jc w:val="both"/>
        <w:rPr>
          <w:rFonts w:ascii="Courier New" w:hAnsi="Courier New" w:cs="Courier New"/>
          <w:noProof/>
          <w:sz w:val="16"/>
          <w:szCs w:val="16"/>
        </w:rPr>
      </w:pPr>
      <w:r w:rsidRPr="00951C0C">
        <w:rPr>
          <w:rFonts w:ascii="Courier New" w:hAnsi="Courier New" w:cs="Courier New"/>
          <w:noProof/>
          <w:sz w:val="16"/>
          <w:szCs w:val="16"/>
        </w:rPr>
        <w:t xml:space="preserve">                        family = bernoulli())</w:t>
      </w:r>
    </w:p>
    <w:p w14:paraId="4824694D" w14:textId="77777777" w:rsidR="00DB1E0D" w:rsidRDefault="00DB1E0D" w:rsidP="00DB1E0D"/>
    <w:p w14:paraId="2AC876A0" w14:textId="438C7293" w:rsidR="00DB1E0D" w:rsidRDefault="00DB45BD" w:rsidP="00DB1E0D">
      <w:r>
        <w:t xml:space="preserve">We simulated one dataset with 20 participants, 15 participants, two standard values </w:t>
      </w:r>
      <w:r w:rsidRPr="00DB45BD">
        <w:t>(</w:t>
      </w:r>
      <w:r>
        <w:t>5 and 8), a PSE difference of 10%, a JND difference of 30% and 100 repetitions per condition and fitted the above model to this dataset.</w:t>
      </w:r>
    </w:p>
    <w:p w14:paraId="5856C6E9" w14:textId="406AA805" w:rsidR="00FE1837" w:rsidRDefault="00FE1837" w:rsidP="00DB45BD">
      <w:pPr>
        <w:pStyle w:val="ListParagraph"/>
        <w:numPr>
          <w:ilvl w:val="0"/>
          <w:numId w:val="5"/>
        </w:numPr>
      </w:pPr>
      <w:r w:rsidRPr="00DB45BD">
        <w:rPr>
          <w:rFonts w:ascii="Courier New" w:hAnsi="Courier New" w:cs="Courier New"/>
          <w:noProof/>
          <w:sz w:val="16"/>
          <w:szCs w:val="16"/>
        </w:rPr>
        <w:t>BayesianGLMM</w:t>
      </w:r>
    </w:p>
    <w:p w14:paraId="48B51B99" w14:textId="3300266A" w:rsidR="00FE1837" w:rsidRDefault="00FE1837" w:rsidP="003F101E">
      <w:pPr>
        <w:pStyle w:val="NoSpacing"/>
        <w:jc w:val="both"/>
        <w:rPr>
          <w:rFonts w:ascii="Courier New" w:hAnsi="Courier New" w:cs="Courier New"/>
          <w:noProof/>
          <w:sz w:val="16"/>
          <w:szCs w:val="16"/>
        </w:rPr>
      </w:pPr>
      <w:r>
        <w:rPr>
          <w:rFonts w:ascii="Courier New" w:hAnsi="Courier New" w:cs="Courier New"/>
          <w:noProof/>
          <w:sz w:val="16"/>
          <w:szCs w:val="16"/>
        </w:rPr>
        <w:t>[…]</w:t>
      </w:r>
    </w:p>
    <w:p w14:paraId="152622A4" w14:textId="44A9FF54"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 xml:space="preserve">Population-Level Effects: </w:t>
      </w:r>
    </w:p>
    <w:p w14:paraId="730BA386"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 xml:space="preserve">                               Estimate Est.Error l-95% CI u-95% CI Rhat Bulk_ESS Tail_ESS</w:t>
      </w:r>
    </w:p>
    <w:p w14:paraId="208D437E"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Intercept                          0.64      1.09    -1.77     3.11 1.01      632      537</w:t>
      </w:r>
    </w:p>
    <w:p w14:paraId="6662FD55"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ConditionOfInterest               -1.05      0.07    -1.19    -0.91 1.00     2856     2303</w:t>
      </w:r>
    </w:p>
    <w:p w14:paraId="7E9D876F"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Difference                         1.33      1.57    -2.50     5.00 1.02      766      335</w:t>
      </w:r>
    </w:p>
    <w:p w14:paraId="7C619A31"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lastRenderedPageBreak/>
        <w:t>ConditionOfInterest:Difference    -0.28      0.06    -0.40    -0.17 1.00     2692     2111</w:t>
      </w:r>
    </w:p>
    <w:p w14:paraId="5E3C9556" w14:textId="24A105A2" w:rsidR="003F101E" w:rsidRDefault="00FE1837" w:rsidP="00DB1E0D">
      <w:r>
        <w:t>[…]</w:t>
      </w:r>
    </w:p>
    <w:p w14:paraId="54A4A2E1" w14:textId="3DA1C770" w:rsidR="003F101E" w:rsidRDefault="003F101E" w:rsidP="00DB1E0D">
      <w:r>
        <w:t>For comparison, we fitted a General</w:t>
      </w:r>
      <w:r w:rsidR="00897FDE">
        <w:t>ized</w:t>
      </w:r>
      <w:r>
        <w:t xml:space="preserve"> Linear Mixed Model</w:t>
      </w:r>
      <w:r w:rsidR="00897FDE">
        <w:t xml:space="preserve"> to the same dataset with the following syntax:</w:t>
      </w:r>
    </w:p>
    <w:p w14:paraId="0431AB44" w14:textId="678FF9B3" w:rsidR="00897FDE" w:rsidRPr="00897FDE" w:rsidRDefault="00897FDE" w:rsidP="00897FDE">
      <w:pPr>
        <w:pStyle w:val="NoSpacing"/>
        <w:jc w:val="both"/>
        <w:rPr>
          <w:rFonts w:ascii="Courier New" w:hAnsi="Courier New" w:cs="Courier New"/>
          <w:noProof/>
          <w:sz w:val="16"/>
          <w:szCs w:val="16"/>
        </w:rPr>
      </w:pPr>
      <w:r>
        <w:rPr>
          <w:rFonts w:ascii="Courier New" w:hAnsi="Courier New" w:cs="Courier New"/>
          <w:noProof/>
          <w:sz w:val="16"/>
          <w:szCs w:val="16"/>
        </w:rPr>
        <w:t xml:space="preserve">GLMM = </w:t>
      </w:r>
      <w:r w:rsidRPr="00897FDE">
        <w:rPr>
          <w:rFonts w:ascii="Courier New" w:hAnsi="Courier New" w:cs="Courier New"/>
          <w:noProof/>
          <w:sz w:val="16"/>
          <w:szCs w:val="16"/>
        </w:rPr>
        <w:t xml:space="preserve">glmer(cbind(Yes, Total - Yes) ~ ConditionOfInterest*Difference + (Difference| ID) + (Difference| StandardValues), </w:t>
      </w:r>
    </w:p>
    <w:p w14:paraId="00841431" w14:textId="77777777" w:rsidR="00897FDE" w:rsidRPr="00897FDE" w:rsidRDefault="00897FDE" w:rsidP="00897FDE">
      <w:pPr>
        <w:pStyle w:val="NoSpacing"/>
        <w:jc w:val="both"/>
        <w:rPr>
          <w:rFonts w:ascii="Courier New" w:hAnsi="Courier New" w:cs="Courier New"/>
          <w:noProof/>
          <w:sz w:val="16"/>
          <w:szCs w:val="16"/>
        </w:rPr>
      </w:pPr>
      <w:r w:rsidRPr="00897FDE">
        <w:rPr>
          <w:rFonts w:ascii="Courier New" w:hAnsi="Courier New" w:cs="Courier New"/>
          <w:noProof/>
          <w:sz w:val="16"/>
          <w:szCs w:val="16"/>
        </w:rPr>
        <w:t xml:space="preserve">                       family = binomial(link = "probit"), </w:t>
      </w:r>
    </w:p>
    <w:p w14:paraId="66075006" w14:textId="77777777" w:rsidR="00897FDE" w:rsidRPr="00897FDE" w:rsidRDefault="00897FDE" w:rsidP="00897FDE">
      <w:pPr>
        <w:pStyle w:val="NoSpacing"/>
        <w:jc w:val="both"/>
        <w:rPr>
          <w:rFonts w:ascii="Courier New" w:hAnsi="Courier New" w:cs="Courier New"/>
          <w:noProof/>
          <w:sz w:val="16"/>
          <w:szCs w:val="16"/>
        </w:rPr>
      </w:pPr>
      <w:r w:rsidRPr="00897FDE">
        <w:rPr>
          <w:rFonts w:ascii="Courier New" w:hAnsi="Courier New" w:cs="Courier New"/>
          <w:noProof/>
          <w:sz w:val="16"/>
          <w:szCs w:val="16"/>
        </w:rPr>
        <w:t xml:space="preserve">                       data = Psychometric,</w:t>
      </w:r>
    </w:p>
    <w:p w14:paraId="4195E72C" w14:textId="77777777" w:rsidR="00897FDE" w:rsidRPr="00897FDE" w:rsidRDefault="00897FDE" w:rsidP="00897FDE">
      <w:pPr>
        <w:pStyle w:val="NoSpacing"/>
        <w:jc w:val="both"/>
        <w:rPr>
          <w:rFonts w:ascii="Courier New" w:hAnsi="Courier New" w:cs="Courier New"/>
          <w:noProof/>
          <w:sz w:val="16"/>
          <w:szCs w:val="16"/>
        </w:rPr>
      </w:pPr>
      <w:r w:rsidRPr="00897FDE">
        <w:rPr>
          <w:rFonts w:ascii="Courier New" w:hAnsi="Courier New" w:cs="Courier New"/>
          <w:noProof/>
          <w:sz w:val="16"/>
          <w:szCs w:val="16"/>
        </w:rPr>
        <w:t xml:space="preserve">                       nAGQ = 0,</w:t>
      </w:r>
    </w:p>
    <w:p w14:paraId="026CD76D" w14:textId="2DAC88F9" w:rsidR="00897FDE" w:rsidRDefault="00897FDE" w:rsidP="00897FDE">
      <w:pPr>
        <w:pStyle w:val="NoSpacing"/>
        <w:jc w:val="both"/>
        <w:rPr>
          <w:rFonts w:ascii="Courier New" w:hAnsi="Courier New" w:cs="Courier New"/>
          <w:noProof/>
          <w:sz w:val="16"/>
          <w:szCs w:val="16"/>
        </w:rPr>
      </w:pPr>
      <w:r w:rsidRPr="00897FDE">
        <w:rPr>
          <w:rFonts w:ascii="Courier New" w:hAnsi="Courier New" w:cs="Courier New"/>
          <w:noProof/>
          <w:sz w:val="16"/>
          <w:szCs w:val="16"/>
        </w:rPr>
        <w:t xml:space="preserve">                       control = glmerControl(optimizer = "nloptwrap"))</w:t>
      </w:r>
    </w:p>
    <w:p w14:paraId="4F0F79DE" w14:textId="1FC32972" w:rsidR="00865157" w:rsidRDefault="00865157" w:rsidP="00897FDE">
      <w:pPr>
        <w:pStyle w:val="NoSpacing"/>
        <w:jc w:val="both"/>
        <w:rPr>
          <w:rFonts w:ascii="Courier New" w:hAnsi="Courier New" w:cs="Courier New"/>
          <w:noProof/>
          <w:sz w:val="16"/>
          <w:szCs w:val="16"/>
        </w:rPr>
      </w:pPr>
    </w:p>
    <w:p w14:paraId="1D19AE31" w14:textId="39906F15" w:rsidR="00865157" w:rsidRPr="00865157" w:rsidRDefault="00865157" w:rsidP="00865157">
      <w:r w:rsidRPr="00865157">
        <w:t>The fixed effe</w:t>
      </w:r>
      <w:r w:rsidR="00FE1837">
        <w:t>c</w:t>
      </w:r>
      <w:r w:rsidRPr="00865157">
        <w:t>ts table reads as follows:</w:t>
      </w:r>
    </w:p>
    <w:p w14:paraId="3B22B85B" w14:textId="1650575B" w:rsidR="00865157" w:rsidRDefault="00FE1837" w:rsidP="00DB45BD">
      <w:pPr>
        <w:pStyle w:val="NoSpacing"/>
        <w:numPr>
          <w:ilvl w:val="0"/>
          <w:numId w:val="4"/>
        </w:numPr>
        <w:jc w:val="both"/>
        <w:rPr>
          <w:rFonts w:ascii="Courier New" w:hAnsi="Courier New" w:cs="Courier New"/>
          <w:noProof/>
          <w:sz w:val="16"/>
          <w:szCs w:val="16"/>
        </w:rPr>
      </w:pPr>
      <w:r>
        <w:rPr>
          <w:rFonts w:ascii="Courier New" w:hAnsi="Courier New" w:cs="Courier New"/>
          <w:noProof/>
          <w:sz w:val="16"/>
          <w:szCs w:val="16"/>
        </w:rPr>
        <w:t>summary(GLMM)</w:t>
      </w:r>
    </w:p>
    <w:p w14:paraId="41864AD2" w14:textId="659F5A19" w:rsidR="00FE1837" w:rsidRDefault="00FE1837" w:rsidP="00897FDE">
      <w:pPr>
        <w:pStyle w:val="NoSpacing"/>
        <w:jc w:val="both"/>
        <w:rPr>
          <w:rFonts w:ascii="Courier New" w:hAnsi="Courier New" w:cs="Courier New"/>
          <w:noProof/>
          <w:sz w:val="16"/>
          <w:szCs w:val="16"/>
        </w:rPr>
      </w:pPr>
    </w:p>
    <w:p w14:paraId="2D5052CA" w14:textId="74A112A1" w:rsidR="00FE1837" w:rsidRPr="00897FDE" w:rsidRDefault="00FE1837" w:rsidP="00897FDE">
      <w:pPr>
        <w:pStyle w:val="NoSpacing"/>
        <w:jc w:val="both"/>
        <w:rPr>
          <w:rFonts w:ascii="Courier New" w:hAnsi="Courier New" w:cs="Courier New"/>
          <w:noProof/>
          <w:sz w:val="16"/>
          <w:szCs w:val="16"/>
        </w:rPr>
      </w:pPr>
      <w:r>
        <w:rPr>
          <w:rFonts w:ascii="Courier New" w:hAnsi="Courier New" w:cs="Courier New"/>
          <w:noProof/>
          <w:sz w:val="16"/>
          <w:szCs w:val="16"/>
        </w:rPr>
        <w:t>[…]</w:t>
      </w:r>
    </w:p>
    <w:p w14:paraId="4E3D4BCA"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Fixed effects:</w:t>
      </w:r>
    </w:p>
    <w:p w14:paraId="2091650B"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 xml:space="preserve">                               Estimate Std. Error z value Pr(&gt;|z|)    </w:t>
      </w:r>
    </w:p>
    <w:p w14:paraId="04DE169D"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 xml:space="preserve">(Intercept)                     0.35910    0.11366   3.159  0.00158 ** </w:t>
      </w:r>
    </w:p>
    <w:p w14:paraId="571640AD"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ConditionOfInterest            -0.60188    0.04244 -14.181  &lt; 2e-16 ***</w:t>
      </w:r>
    </w:p>
    <w:p w14:paraId="0BBC1D2B"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Difference                      0.75271    0.06129  12.282  &lt; 2e-16 ***</w:t>
      </w:r>
    </w:p>
    <w:p w14:paraId="4AB7B8D0" w14:textId="77777777" w:rsidR="003F101E" w:rsidRPr="003F101E" w:rsidRDefault="003F101E" w:rsidP="003F101E">
      <w:pPr>
        <w:pStyle w:val="NoSpacing"/>
        <w:jc w:val="both"/>
        <w:rPr>
          <w:rFonts w:ascii="Courier New" w:hAnsi="Courier New" w:cs="Courier New"/>
          <w:noProof/>
          <w:sz w:val="16"/>
          <w:szCs w:val="16"/>
        </w:rPr>
      </w:pPr>
      <w:r w:rsidRPr="003F101E">
        <w:rPr>
          <w:rFonts w:ascii="Courier New" w:hAnsi="Courier New" w:cs="Courier New"/>
          <w:noProof/>
          <w:sz w:val="16"/>
          <w:szCs w:val="16"/>
        </w:rPr>
        <w:t>ConditionOfInterest:Difference -0.15210    0.03281  -4.636 3.56e-06 ***</w:t>
      </w:r>
    </w:p>
    <w:p w14:paraId="59512B6B" w14:textId="3DA27CB8" w:rsidR="003F101E" w:rsidRPr="00FE1837" w:rsidRDefault="00FE1837" w:rsidP="00FE1837">
      <w:pPr>
        <w:pStyle w:val="NoSpacing"/>
        <w:jc w:val="both"/>
        <w:rPr>
          <w:rFonts w:ascii="Courier New" w:hAnsi="Courier New" w:cs="Courier New"/>
          <w:noProof/>
          <w:sz w:val="16"/>
          <w:szCs w:val="16"/>
        </w:rPr>
      </w:pPr>
      <w:r w:rsidRPr="00FE1837">
        <w:rPr>
          <w:rFonts w:ascii="Courier New" w:hAnsi="Courier New" w:cs="Courier New"/>
          <w:noProof/>
          <w:sz w:val="16"/>
          <w:szCs w:val="16"/>
        </w:rPr>
        <w:t xml:space="preserve">[…] </w:t>
      </w:r>
    </w:p>
    <w:p w14:paraId="40CDC686" w14:textId="77777777" w:rsidR="00DB45BD" w:rsidRDefault="00DB45BD" w:rsidP="00DB1E0D"/>
    <w:p w14:paraId="78CDA9FB" w14:textId="3145D780" w:rsidR="00FE1837" w:rsidRPr="00DB1E0D" w:rsidRDefault="00FE1837" w:rsidP="00DB1E0D"/>
    <w:sectPr w:rsidR="00FE1837" w:rsidRPr="00DB1E0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 w:id="5" w:author="Björn Jörges" w:date="2020-04-20T02:54:00Z" w:initials="BJ">
    <w:p w14:paraId="08510752" w14:textId="08B60E63" w:rsidR="00C8525D" w:rsidRDefault="00C8525D">
      <w:pPr>
        <w:pStyle w:val="CommentText"/>
      </w:pPr>
      <w:r>
        <w:rPr>
          <w:rStyle w:val="CommentReference"/>
        </w:rPr>
        <w:annotationRef/>
      </w:r>
      <w:r>
        <w:rPr>
          <w:rStyle w:val="CommentReference"/>
        </w:rPr>
        <w:t>Write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Ex w15:paraId="085107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Id w16cid:paraId="08510752" w16cid:durableId="22478D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39070D" w14:textId="77777777" w:rsidR="00337CED" w:rsidRDefault="00337CED" w:rsidP="002C019E">
      <w:pPr>
        <w:spacing w:after="0" w:line="240" w:lineRule="auto"/>
      </w:pPr>
      <w:r>
        <w:separator/>
      </w:r>
    </w:p>
  </w:endnote>
  <w:endnote w:type="continuationSeparator" w:id="0">
    <w:p w14:paraId="611DE818" w14:textId="77777777" w:rsidR="00337CED" w:rsidRDefault="00337CED"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41A9E8" w14:textId="77777777" w:rsidR="00337CED" w:rsidRDefault="00337CED" w:rsidP="002C019E">
      <w:pPr>
        <w:spacing w:after="0" w:line="240" w:lineRule="auto"/>
      </w:pPr>
      <w:r>
        <w:separator/>
      </w:r>
    </w:p>
  </w:footnote>
  <w:footnote w:type="continuationSeparator" w:id="0">
    <w:p w14:paraId="54947D74" w14:textId="77777777" w:rsidR="00337CED" w:rsidRDefault="00337CED"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44BE"/>
    <w:rsid w:val="00014E05"/>
    <w:rsid w:val="00031482"/>
    <w:rsid w:val="00034106"/>
    <w:rsid w:val="00044D85"/>
    <w:rsid w:val="00055B22"/>
    <w:rsid w:val="0006511D"/>
    <w:rsid w:val="000826C4"/>
    <w:rsid w:val="00091269"/>
    <w:rsid w:val="00094B8C"/>
    <w:rsid w:val="000A0A4C"/>
    <w:rsid w:val="000A2575"/>
    <w:rsid w:val="000A60D3"/>
    <w:rsid w:val="000A74F9"/>
    <w:rsid w:val="000C1191"/>
    <w:rsid w:val="000C5326"/>
    <w:rsid w:val="000D0776"/>
    <w:rsid w:val="000E221D"/>
    <w:rsid w:val="000F0EBA"/>
    <w:rsid w:val="00102607"/>
    <w:rsid w:val="001059AD"/>
    <w:rsid w:val="001465E6"/>
    <w:rsid w:val="0015249C"/>
    <w:rsid w:val="00164B0B"/>
    <w:rsid w:val="00167063"/>
    <w:rsid w:val="00173447"/>
    <w:rsid w:val="001A02F7"/>
    <w:rsid w:val="001A0A4D"/>
    <w:rsid w:val="001A56FB"/>
    <w:rsid w:val="001C1490"/>
    <w:rsid w:val="001F268B"/>
    <w:rsid w:val="0020291A"/>
    <w:rsid w:val="00232D4A"/>
    <w:rsid w:val="00232DEC"/>
    <w:rsid w:val="00236B34"/>
    <w:rsid w:val="002505AC"/>
    <w:rsid w:val="00277FC4"/>
    <w:rsid w:val="00282FEE"/>
    <w:rsid w:val="00287858"/>
    <w:rsid w:val="002A0D12"/>
    <w:rsid w:val="002C019E"/>
    <w:rsid w:val="002C4F5B"/>
    <w:rsid w:val="002D2481"/>
    <w:rsid w:val="002E0125"/>
    <w:rsid w:val="002F28ED"/>
    <w:rsid w:val="00320607"/>
    <w:rsid w:val="00337CED"/>
    <w:rsid w:val="00356920"/>
    <w:rsid w:val="00395CE5"/>
    <w:rsid w:val="003F101E"/>
    <w:rsid w:val="00423EC7"/>
    <w:rsid w:val="004260CF"/>
    <w:rsid w:val="004330F3"/>
    <w:rsid w:val="00457411"/>
    <w:rsid w:val="00463638"/>
    <w:rsid w:val="00470A72"/>
    <w:rsid w:val="004A14E4"/>
    <w:rsid w:val="004D60B0"/>
    <w:rsid w:val="004E11D5"/>
    <w:rsid w:val="004E1C1C"/>
    <w:rsid w:val="004F2F02"/>
    <w:rsid w:val="004F568A"/>
    <w:rsid w:val="005020AA"/>
    <w:rsid w:val="005042B4"/>
    <w:rsid w:val="00532A08"/>
    <w:rsid w:val="0053634C"/>
    <w:rsid w:val="005405D2"/>
    <w:rsid w:val="00542307"/>
    <w:rsid w:val="00566282"/>
    <w:rsid w:val="00566DD9"/>
    <w:rsid w:val="00573C02"/>
    <w:rsid w:val="00583554"/>
    <w:rsid w:val="00586BEF"/>
    <w:rsid w:val="005C7C7B"/>
    <w:rsid w:val="006158D2"/>
    <w:rsid w:val="0063391D"/>
    <w:rsid w:val="00652EB8"/>
    <w:rsid w:val="00655902"/>
    <w:rsid w:val="00656C7B"/>
    <w:rsid w:val="006632B6"/>
    <w:rsid w:val="00665BD9"/>
    <w:rsid w:val="006941F6"/>
    <w:rsid w:val="00696830"/>
    <w:rsid w:val="006B6DB3"/>
    <w:rsid w:val="006C78E0"/>
    <w:rsid w:val="006F47BD"/>
    <w:rsid w:val="006F4DEE"/>
    <w:rsid w:val="0070207D"/>
    <w:rsid w:val="00730F74"/>
    <w:rsid w:val="00775ACF"/>
    <w:rsid w:val="00782908"/>
    <w:rsid w:val="007A3941"/>
    <w:rsid w:val="007B1C23"/>
    <w:rsid w:val="007C2A70"/>
    <w:rsid w:val="007C3868"/>
    <w:rsid w:val="007D0ECC"/>
    <w:rsid w:val="007D3B6E"/>
    <w:rsid w:val="007E4B36"/>
    <w:rsid w:val="007F5F9D"/>
    <w:rsid w:val="00805342"/>
    <w:rsid w:val="0081026C"/>
    <w:rsid w:val="00810B39"/>
    <w:rsid w:val="00853477"/>
    <w:rsid w:val="00856393"/>
    <w:rsid w:val="00865157"/>
    <w:rsid w:val="008763B0"/>
    <w:rsid w:val="0089698A"/>
    <w:rsid w:val="00897FDE"/>
    <w:rsid w:val="008D255B"/>
    <w:rsid w:val="008F5E3E"/>
    <w:rsid w:val="008F6EEB"/>
    <w:rsid w:val="0090370D"/>
    <w:rsid w:val="00904C9F"/>
    <w:rsid w:val="0091715E"/>
    <w:rsid w:val="00927C15"/>
    <w:rsid w:val="00937381"/>
    <w:rsid w:val="009446EB"/>
    <w:rsid w:val="00951C0C"/>
    <w:rsid w:val="00961CC3"/>
    <w:rsid w:val="0096434E"/>
    <w:rsid w:val="009649D2"/>
    <w:rsid w:val="00982005"/>
    <w:rsid w:val="00982C4B"/>
    <w:rsid w:val="00986719"/>
    <w:rsid w:val="009D5CD9"/>
    <w:rsid w:val="009E50EB"/>
    <w:rsid w:val="009E6301"/>
    <w:rsid w:val="009F1770"/>
    <w:rsid w:val="009F74D6"/>
    <w:rsid w:val="00A03271"/>
    <w:rsid w:val="00A11561"/>
    <w:rsid w:val="00A126B0"/>
    <w:rsid w:val="00A32396"/>
    <w:rsid w:val="00A57A97"/>
    <w:rsid w:val="00A66BF7"/>
    <w:rsid w:val="00A734B7"/>
    <w:rsid w:val="00A80BC4"/>
    <w:rsid w:val="00A817BA"/>
    <w:rsid w:val="00AD3525"/>
    <w:rsid w:val="00B038E2"/>
    <w:rsid w:val="00B14E59"/>
    <w:rsid w:val="00B36D2B"/>
    <w:rsid w:val="00B37F12"/>
    <w:rsid w:val="00B4174F"/>
    <w:rsid w:val="00B41D6B"/>
    <w:rsid w:val="00B64CE4"/>
    <w:rsid w:val="00B658E6"/>
    <w:rsid w:val="00B90FFF"/>
    <w:rsid w:val="00B926E9"/>
    <w:rsid w:val="00B97FA6"/>
    <w:rsid w:val="00BA3C0B"/>
    <w:rsid w:val="00BC0A75"/>
    <w:rsid w:val="00BC58E0"/>
    <w:rsid w:val="00BF1D2B"/>
    <w:rsid w:val="00BF2016"/>
    <w:rsid w:val="00C073E4"/>
    <w:rsid w:val="00C2020E"/>
    <w:rsid w:val="00C33157"/>
    <w:rsid w:val="00C36916"/>
    <w:rsid w:val="00C40199"/>
    <w:rsid w:val="00C50134"/>
    <w:rsid w:val="00C50B02"/>
    <w:rsid w:val="00C54862"/>
    <w:rsid w:val="00C60A49"/>
    <w:rsid w:val="00C74EC2"/>
    <w:rsid w:val="00C84673"/>
    <w:rsid w:val="00C84987"/>
    <w:rsid w:val="00C8525D"/>
    <w:rsid w:val="00CA4619"/>
    <w:rsid w:val="00CB20C6"/>
    <w:rsid w:val="00CC4D9C"/>
    <w:rsid w:val="00CD6C80"/>
    <w:rsid w:val="00CF05FC"/>
    <w:rsid w:val="00CF1FE9"/>
    <w:rsid w:val="00CF58CE"/>
    <w:rsid w:val="00D31892"/>
    <w:rsid w:val="00D41092"/>
    <w:rsid w:val="00D51C1D"/>
    <w:rsid w:val="00D711EA"/>
    <w:rsid w:val="00D81125"/>
    <w:rsid w:val="00D87BE9"/>
    <w:rsid w:val="00DA0A6B"/>
    <w:rsid w:val="00DA70CE"/>
    <w:rsid w:val="00DB1E0D"/>
    <w:rsid w:val="00DB45BD"/>
    <w:rsid w:val="00DD007B"/>
    <w:rsid w:val="00DD572D"/>
    <w:rsid w:val="00DE5B29"/>
    <w:rsid w:val="00DF0FA4"/>
    <w:rsid w:val="00DF13AC"/>
    <w:rsid w:val="00E031D9"/>
    <w:rsid w:val="00E233D6"/>
    <w:rsid w:val="00E502B0"/>
    <w:rsid w:val="00E722CF"/>
    <w:rsid w:val="00E74A63"/>
    <w:rsid w:val="00EC353E"/>
    <w:rsid w:val="00ED17F4"/>
    <w:rsid w:val="00ED4841"/>
    <w:rsid w:val="00EE0EF9"/>
    <w:rsid w:val="00EE2ABF"/>
    <w:rsid w:val="00EF7C3D"/>
    <w:rsid w:val="00F1184E"/>
    <w:rsid w:val="00F20BB5"/>
    <w:rsid w:val="00F359ED"/>
    <w:rsid w:val="00F61D21"/>
    <w:rsid w:val="00F63588"/>
    <w:rsid w:val="00F64C22"/>
    <w:rsid w:val="00F65B6D"/>
    <w:rsid w:val="00F85CB7"/>
    <w:rsid w:val="00FB6516"/>
    <w:rsid w:val="00FC5577"/>
    <w:rsid w:val="00FE1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paul-buerkner.github.io/brms/articles/brms_distreg.html" TargetMode="Externa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jorges/Power-Analyses-Psychophys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D59D8-49A3-4A68-B517-94BC20F82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7</TotalTime>
  <Pages>15</Pages>
  <Words>27044</Words>
  <Characters>154155</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4</cp:revision>
  <dcterms:created xsi:type="dcterms:W3CDTF">2020-04-06T22:30:00Z</dcterms:created>
  <dcterms:modified xsi:type="dcterms:W3CDTF">2020-04-24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